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D2F18" w:rsidRDefault="004D2F18" w:rsidP="004D2F18">
      <w:pPr>
        <w:pStyle w:val="Heading1"/>
        <w:spacing w:line="360" w:lineRule="auto"/>
        <w:jc w:val="center"/>
        <w:rPr>
          <w:rFonts w:ascii="Times New Roman" w:eastAsia="Times New Roman" w:hAnsi="Times New Roman" w:cs="Times New Roman"/>
          <w:b/>
          <w:color w:val="000000"/>
          <w:sz w:val="24"/>
          <w:szCs w:val="24"/>
        </w:rPr>
      </w:pPr>
      <w:bookmarkStart w:id="0" w:name="_Toc97491957"/>
      <w:r>
        <w:rPr>
          <w:rFonts w:ascii="Times New Roman" w:eastAsia="Times New Roman" w:hAnsi="Times New Roman" w:cs="Times New Roman"/>
          <w:b/>
          <w:color w:val="000000"/>
          <w:sz w:val="24"/>
          <w:szCs w:val="24"/>
        </w:rPr>
        <w:t>BAB I</w:t>
      </w:r>
      <w:bookmarkEnd w:id="0"/>
    </w:p>
    <w:p w:rsidR="004D2F18" w:rsidRDefault="004D2F18" w:rsidP="004D2F18">
      <w:pPr>
        <w:pStyle w:val="Heading1"/>
        <w:spacing w:line="360" w:lineRule="auto"/>
        <w:jc w:val="center"/>
        <w:rPr>
          <w:rFonts w:ascii="Times New Roman" w:eastAsia="Times New Roman" w:hAnsi="Times New Roman" w:cs="Times New Roman"/>
          <w:b/>
          <w:color w:val="000000"/>
          <w:sz w:val="24"/>
          <w:szCs w:val="24"/>
        </w:rPr>
      </w:pPr>
      <w:bookmarkStart w:id="1" w:name="_Toc97491958"/>
      <w:r>
        <w:rPr>
          <w:rFonts w:ascii="Times New Roman" w:eastAsia="Times New Roman" w:hAnsi="Times New Roman" w:cs="Times New Roman"/>
          <w:b/>
          <w:color w:val="000000"/>
          <w:sz w:val="24"/>
          <w:szCs w:val="24"/>
        </w:rPr>
        <w:t>PENDAHULUAN</w:t>
      </w:r>
      <w:bookmarkEnd w:id="1"/>
    </w:p>
    <w:p w:rsidR="004D2F18" w:rsidRDefault="004D2F18" w:rsidP="004D2F18">
      <w:pPr>
        <w:pStyle w:val="Heading2"/>
        <w:numPr>
          <w:ilvl w:val="1"/>
          <w:numId w:val="1"/>
        </w:numPr>
        <w:spacing w:before="280" w:after="280" w:line="360" w:lineRule="auto"/>
        <w:rPr>
          <w:sz w:val="24"/>
          <w:szCs w:val="24"/>
        </w:rPr>
      </w:pPr>
      <w:bookmarkStart w:id="2" w:name="_Toc97491959"/>
      <w:r>
        <w:rPr>
          <w:sz w:val="24"/>
          <w:szCs w:val="24"/>
        </w:rPr>
        <w:t>Latar Belakang</w:t>
      </w:r>
      <w:bookmarkEnd w:id="2"/>
    </w:p>
    <w:p w:rsidR="004D2F18" w:rsidRPr="00767C0F" w:rsidRDefault="004D2F18" w:rsidP="004D2F18">
      <w:pPr>
        <w:pStyle w:val="ListParagraph"/>
        <w:spacing w:before="280" w:after="280" w:line="480" w:lineRule="auto"/>
        <w:ind w:left="360" w:firstLine="360"/>
        <w:jc w:val="both"/>
        <w:rPr>
          <w:lang w:val="id-ID"/>
        </w:rPr>
      </w:pPr>
      <w:r w:rsidRPr="00767C0F">
        <w:rPr>
          <w:lang w:val="id-ID"/>
        </w:rPr>
        <w:t xml:space="preserve">Indonesia </w:t>
      </w:r>
      <w:r>
        <w:t xml:space="preserve">dikenal banyak pihak sebagai wilayah terbesar </w:t>
      </w:r>
      <w:r w:rsidRPr="00767C0F">
        <w:rPr>
          <w:lang w:val="id-ID"/>
        </w:rPr>
        <w:t xml:space="preserve"> pada Asia Tenggara</w:t>
      </w:r>
      <w:r>
        <w:t>, dimana Indonesia memiliki wilayah yang strategis sebab</w:t>
      </w:r>
      <w:r w:rsidRPr="00767C0F">
        <w:rPr>
          <w:lang w:val="id-ID"/>
        </w:rPr>
        <w:t xml:space="preserve"> </w:t>
      </w:r>
      <w:r>
        <w:t>dilewati oleh</w:t>
      </w:r>
      <w:r w:rsidRPr="00767C0F">
        <w:rPr>
          <w:lang w:val="id-ID"/>
        </w:rPr>
        <w:t xml:space="preserve"> garis khatulistiwa </w:t>
      </w:r>
      <w:r>
        <w:t>dan terletak diantara 2</w:t>
      </w:r>
      <w:r w:rsidRPr="00767C0F">
        <w:rPr>
          <w:lang w:val="id-ID"/>
        </w:rPr>
        <w:t xml:space="preserve"> benua</w:t>
      </w:r>
      <w:r>
        <w:t xml:space="preserve"> dan 2 samudera, yakni</w:t>
      </w:r>
      <w:r w:rsidRPr="00767C0F">
        <w:rPr>
          <w:lang w:val="id-ID"/>
        </w:rPr>
        <w:t xml:space="preserve"> Asia dan Australia, serta diantara Samudera Pasifik dan Samudra Hindia. Dicermati </w:t>
      </w:r>
      <w:r>
        <w:t>pada letak geografisnya</w:t>
      </w:r>
      <w:r w:rsidRPr="00767C0F">
        <w:rPr>
          <w:lang w:val="id-ID"/>
        </w:rPr>
        <w:t xml:space="preserve">, </w:t>
      </w:r>
      <w:r>
        <w:t>Indonesia kaya akan sumber daya alam yang tersebar diseluruh wilayahnya</w:t>
      </w:r>
      <w:r w:rsidRPr="00767C0F">
        <w:rPr>
          <w:lang w:val="id-ID"/>
        </w:rPr>
        <w:t xml:space="preserve">. </w:t>
      </w:r>
      <w:r>
        <w:t xml:space="preserve">Kondisi ini memicu </w:t>
      </w:r>
      <w:r w:rsidRPr="00767C0F">
        <w:rPr>
          <w:lang w:val="id-ID"/>
        </w:rPr>
        <w:t>Indonesia</w:t>
      </w:r>
      <w:r>
        <w:t xml:space="preserve"> menjadi sebuah negara yang mampu menarik wisatawan dari seluruh penjuru dunia agar berlibur dan menikmati pemandangan yang indah di Indonesia</w:t>
      </w:r>
      <w:r w:rsidRPr="00767C0F">
        <w:rPr>
          <w:lang w:val="id-ID"/>
        </w:rPr>
        <w:t xml:space="preserve">. </w:t>
      </w:r>
      <w:r>
        <w:t>Indahnya pemandangan tersebut dibarengi pula dengan terdapatnya beragam kekayaan alam seperti hewan, tumbuhan, dan kekayaan alam lainnya yang sangat menunjang kehidupan masyarakat</w:t>
      </w:r>
      <w:r w:rsidRPr="00767C0F">
        <w:rPr>
          <w:lang w:val="id-ID"/>
        </w:rPr>
        <w:t xml:space="preserve">. </w:t>
      </w:r>
    </w:p>
    <w:p w:rsidR="004D2F18" w:rsidRPr="00767C0F" w:rsidRDefault="004D2F18" w:rsidP="004D2F18">
      <w:pPr>
        <w:pStyle w:val="ListParagraph"/>
        <w:spacing w:before="280" w:after="280" w:line="480" w:lineRule="auto"/>
        <w:ind w:left="360" w:firstLine="360"/>
        <w:jc w:val="both"/>
        <w:rPr>
          <w:color w:val="000000"/>
          <w:lang w:val="id-ID"/>
        </w:rPr>
      </w:pPr>
      <w:r w:rsidRPr="00767C0F">
        <w:rPr>
          <w:color w:val="000000"/>
          <w:lang w:val="id-ID"/>
        </w:rPr>
        <w:t xml:space="preserve">Keberadaan eksistensi pengunjung yang </w:t>
      </w:r>
      <w:r w:rsidRPr="00767C0F">
        <w:rPr>
          <w:color w:val="000000"/>
        </w:rPr>
        <w:t>berlangsung selaras terhadap perkembangan aktivits global pada tiap-tiap bangsa di Indonesia, berkenaan upaya penyampaian manfaat lebih atas terwujudnya</w:t>
      </w:r>
      <w:r w:rsidRPr="00767C0F">
        <w:rPr>
          <w:color w:val="000000"/>
          <w:lang w:val="id-ID"/>
        </w:rPr>
        <w:t xml:space="preserve"> peningkatan</w:t>
      </w:r>
      <w:r w:rsidRPr="00767C0F">
        <w:rPr>
          <w:color w:val="000000"/>
        </w:rPr>
        <w:t xml:space="preserve"> ekonomi secara umum serta meningkatnya besaran kedatangan wisatawan mancanegara memerlukan adaptasi atas </w:t>
      </w:r>
      <w:r w:rsidRPr="00767C0F">
        <w:rPr>
          <w:color w:val="000000"/>
          <w:lang w:val="id-ID"/>
        </w:rPr>
        <w:t xml:space="preserve">jumlah negara, </w:t>
      </w:r>
      <w:r w:rsidRPr="00767C0F">
        <w:rPr>
          <w:color w:val="000000"/>
        </w:rPr>
        <w:t>pada</w:t>
      </w:r>
      <w:r w:rsidRPr="00767C0F">
        <w:rPr>
          <w:color w:val="000000"/>
          <w:lang w:val="id-ID"/>
        </w:rPr>
        <w:t xml:space="preserve"> Undang – Undang nomor 10 tahun 2009 tentang kepariwisataan </w:t>
      </w:r>
      <w:r w:rsidRPr="00767C0F">
        <w:rPr>
          <w:color w:val="000000"/>
        </w:rPr>
        <w:t>mengemukakan bahwasanya, keberlangsungn sektor pariwisata dimaksudkan guna mewuudkan peningkatan atas</w:t>
      </w:r>
      <w:r w:rsidRPr="00767C0F">
        <w:rPr>
          <w:color w:val="000000"/>
          <w:lang w:val="id-ID"/>
        </w:rPr>
        <w:t xml:space="preserve"> pendapatan nasional </w:t>
      </w:r>
      <w:r w:rsidRPr="00767C0F">
        <w:rPr>
          <w:color w:val="000000"/>
        </w:rPr>
        <w:t>sehingga mampu mewujudkan peningkatan atas</w:t>
      </w:r>
      <w:r w:rsidRPr="00767C0F">
        <w:rPr>
          <w:color w:val="000000"/>
          <w:lang w:val="id-ID"/>
        </w:rPr>
        <w:t xml:space="preserve"> kesejahteraan rakyat, </w:t>
      </w:r>
      <w:r w:rsidRPr="00767C0F">
        <w:rPr>
          <w:color w:val="000000"/>
        </w:rPr>
        <w:t>mendukung berkembangnya</w:t>
      </w:r>
      <w:r w:rsidRPr="00767C0F">
        <w:rPr>
          <w:color w:val="000000"/>
          <w:lang w:val="id-ID"/>
        </w:rPr>
        <w:t xml:space="preserve"> industri pariwisata, memperkenalkan objek</w:t>
      </w:r>
      <w:r w:rsidRPr="00767C0F">
        <w:rPr>
          <w:color w:val="000000"/>
        </w:rPr>
        <w:t xml:space="preserve"> wisata</w:t>
      </w:r>
      <w:r w:rsidRPr="00767C0F">
        <w:rPr>
          <w:color w:val="000000"/>
          <w:lang w:val="id-ID"/>
        </w:rPr>
        <w:t>,</w:t>
      </w:r>
      <w:r w:rsidRPr="00767C0F">
        <w:rPr>
          <w:color w:val="000000"/>
        </w:rPr>
        <w:t xml:space="preserve"> serta dijadikan</w:t>
      </w:r>
      <w:r w:rsidRPr="00767C0F">
        <w:rPr>
          <w:color w:val="000000"/>
          <w:lang w:val="id-ID"/>
        </w:rPr>
        <w:t xml:space="preserve"> daya tarik wisatawan di</w:t>
      </w:r>
      <w:r w:rsidRPr="00767C0F">
        <w:rPr>
          <w:color w:val="000000"/>
        </w:rPr>
        <w:t xml:space="preserve"> wilayah</w:t>
      </w:r>
      <w:r w:rsidRPr="00767C0F">
        <w:rPr>
          <w:color w:val="000000"/>
          <w:lang w:val="id-ID"/>
        </w:rPr>
        <w:t xml:space="preserve"> Indonesia.</w:t>
      </w:r>
    </w:p>
    <w:p w:rsidR="004D2F18" w:rsidRPr="00767C0F" w:rsidRDefault="004D2F18" w:rsidP="004D2F18">
      <w:pPr>
        <w:pStyle w:val="ListParagraph"/>
        <w:spacing w:before="280" w:after="280" w:line="480" w:lineRule="auto"/>
        <w:ind w:left="360" w:firstLine="360"/>
        <w:jc w:val="both"/>
        <w:rPr>
          <w:color w:val="000000"/>
          <w:lang w:val="id-ID"/>
        </w:rPr>
      </w:pPr>
      <w:r w:rsidRPr="00767C0F">
        <w:rPr>
          <w:color w:val="000000"/>
          <w:lang w:val="id-ID"/>
        </w:rPr>
        <w:lastRenderedPageBreak/>
        <w:t>Berlandaskan data</w:t>
      </w:r>
      <w:r w:rsidRPr="00767C0F">
        <w:rPr>
          <w:color w:val="000000"/>
        </w:rPr>
        <w:t xml:space="preserve"> yang dihimpun dari</w:t>
      </w:r>
      <w:r w:rsidRPr="00767C0F">
        <w:rPr>
          <w:color w:val="000000"/>
          <w:lang w:val="id-ID"/>
        </w:rPr>
        <w:t xml:space="preserve"> </w:t>
      </w:r>
      <w:r w:rsidRPr="00767C0F">
        <w:rPr>
          <w:color w:val="000000"/>
        </w:rPr>
        <w:t>B</w:t>
      </w:r>
      <w:r w:rsidRPr="00767C0F">
        <w:rPr>
          <w:color w:val="000000"/>
          <w:lang w:val="id-ID"/>
        </w:rPr>
        <w:t xml:space="preserve">adan </w:t>
      </w:r>
      <w:r w:rsidRPr="00767C0F">
        <w:rPr>
          <w:color w:val="000000"/>
        </w:rPr>
        <w:t>P</w:t>
      </w:r>
      <w:r w:rsidRPr="00767C0F">
        <w:rPr>
          <w:color w:val="000000"/>
          <w:lang w:val="id-ID"/>
        </w:rPr>
        <w:t xml:space="preserve">usat </w:t>
      </w:r>
      <w:r w:rsidRPr="00767C0F">
        <w:rPr>
          <w:color w:val="000000"/>
        </w:rPr>
        <w:t>S</w:t>
      </w:r>
      <w:r w:rsidRPr="00767C0F">
        <w:rPr>
          <w:color w:val="000000"/>
          <w:lang w:val="id-ID"/>
        </w:rPr>
        <w:t>tatisti</w:t>
      </w:r>
      <w:r w:rsidRPr="00767C0F">
        <w:rPr>
          <w:color w:val="000000"/>
        </w:rPr>
        <w:t>k</w:t>
      </w:r>
      <w:r w:rsidRPr="00767C0F">
        <w:rPr>
          <w:color w:val="000000"/>
          <w:lang w:val="id-ID"/>
        </w:rPr>
        <w:t xml:space="preserve"> (Resmi, Perkembangan, </w:t>
      </w:r>
      <w:r w:rsidRPr="00767C0F">
        <w:rPr>
          <w:lang w:val="id-ID"/>
        </w:rPr>
        <w:t>dan</w:t>
      </w:r>
      <w:r w:rsidRPr="00767C0F">
        <w:rPr>
          <w:color w:val="000000"/>
          <w:lang w:val="id-ID"/>
        </w:rPr>
        <w:t xml:space="preserve"> Provinsi 2020), </w:t>
      </w:r>
      <w:r w:rsidRPr="00767C0F">
        <w:rPr>
          <w:color w:val="000000"/>
        </w:rPr>
        <w:t xml:space="preserve">Bali diidentifikasi sebagai provinsi deengan jumlah kunjungan terbanyak ketimbang wilayah lain di Indonesia, dimana </w:t>
      </w:r>
      <w:r w:rsidRPr="00767C0F">
        <w:rPr>
          <w:color w:val="000000"/>
          <w:lang w:val="id-ID"/>
        </w:rPr>
        <w:t xml:space="preserve">sekitar lebih dari 3,7 juta wisatawan asing </w:t>
      </w:r>
      <w:r w:rsidRPr="00767C0F">
        <w:rPr>
          <w:color w:val="000000"/>
        </w:rPr>
        <w:t>berkunjung. Hal ini mengindikasikan bahwa kekayaan alam serta keindahan alam yang ada di provinsi Bali menjadi alasan utama yang melandasi tingginya ketertarikan serta minat wisatawan local hingga mancanegara untuk berlibur di Provinsi Bali</w:t>
      </w:r>
      <w:r w:rsidRPr="00767C0F">
        <w:rPr>
          <w:color w:val="000000"/>
          <w:lang w:val="id-ID"/>
        </w:rPr>
        <w:t>.</w:t>
      </w:r>
    </w:p>
    <w:p w:rsidR="004D2F18" w:rsidRPr="00767C0F" w:rsidRDefault="004D2F18" w:rsidP="004D2F18">
      <w:pPr>
        <w:pStyle w:val="ListParagraph"/>
        <w:spacing w:before="280" w:after="280" w:line="480" w:lineRule="auto"/>
        <w:ind w:left="360" w:firstLine="360"/>
        <w:jc w:val="both"/>
        <w:rPr>
          <w:color w:val="000000"/>
        </w:rPr>
      </w:pPr>
      <w:r w:rsidRPr="00767C0F">
        <w:rPr>
          <w:color w:val="000000"/>
        </w:rPr>
        <w:t xml:space="preserve">Sektor pariwisata yang berhasil dalam berkembang memicu adanya peningkatan atas kontribusi pada </w:t>
      </w:r>
      <w:r w:rsidRPr="00767C0F">
        <w:rPr>
          <w:color w:val="000000"/>
          <w:lang w:val="id-ID"/>
        </w:rPr>
        <w:t>penerimaan sektor PDRB (</w:t>
      </w:r>
      <w:r w:rsidRPr="00767C0F">
        <w:rPr>
          <w:i/>
          <w:color w:val="000000"/>
          <w:lang w:val="id-ID"/>
        </w:rPr>
        <w:t>produk domestic regional bruto</w:t>
      </w:r>
      <w:r w:rsidRPr="00767C0F">
        <w:rPr>
          <w:color w:val="000000"/>
          <w:lang w:val="id-ID"/>
        </w:rPr>
        <w:t>) atau</w:t>
      </w:r>
      <w:r w:rsidRPr="00767C0F">
        <w:rPr>
          <w:color w:val="000000"/>
        </w:rPr>
        <w:t xml:space="preserve"> terjadi pula peningkatan atas ketersediaan lapangan pekerjaan, yakni ditandai dengan hadirnya berbagai obek wisata, tingginya jumlah kunjungan wisatawan lokal dan mancanegara, </w:t>
      </w:r>
      <w:r w:rsidRPr="00767C0F">
        <w:rPr>
          <w:color w:val="000000"/>
          <w:lang w:val="id-ID"/>
        </w:rPr>
        <w:t>pendapatan perkapita</w:t>
      </w:r>
      <w:r w:rsidRPr="00767C0F">
        <w:rPr>
          <w:color w:val="000000"/>
        </w:rPr>
        <w:t xml:space="preserve">. Kondisi ini memberikan makna pula bahwasanya, </w:t>
      </w:r>
      <w:r w:rsidRPr="00767C0F">
        <w:rPr>
          <w:color w:val="000000"/>
          <w:lang w:val="id-ID"/>
        </w:rPr>
        <w:t xml:space="preserve">sektor pariwisata </w:t>
      </w:r>
      <w:r w:rsidRPr="00767C0F">
        <w:rPr>
          <w:color w:val="000000"/>
        </w:rPr>
        <w:t>di erat saat ini menjadi</w:t>
      </w:r>
      <w:r w:rsidRPr="00767C0F">
        <w:rPr>
          <w:color w:val="000000"/>
          <w:lang w:val="id-ID"/>
        </w:rPr>
        <w:t xml:space="preserve"> </w:t>
      </w:r>
      <w:r w:rsidRPr="00767C0F">
        <w:rPr>
          <w:color w:val="000000"/>
        </w:rPr>
        <w:t>s</w:t>
      </w:r>
      <w:r w:rsidRPr="00767C0F">
        <w:rPr>
          <w:color w:val="000000"/>
          <w:lang w:val="id-ID"/>
        </w:rPr>
        <w:t xml:space="preserve">umber penerimaan </w:t>
      </w:r>
      <w:r w:rsidRPr="00767C0F">
        <w:rPr>
          <w:color w:val="000000"/>
        </w:rPr>
        <w:t>yang menjadi andalan bangsa.</w:t>
      </w:r>
    </w:p>
    <w:p w:rsidR="004D2F18" w:rsidRPr="00767C0F" w:rsidRDefault="004D2F18" w:rsidP="004D2F18">
      <w:pPr>
        <w:pStyle w:val="ListParagraph"/>
        <w:spacing w:before="280" w:after="280" w:line="480" w:lineRule="auto"/>
        <w:ind w:left="360" w:firstLine="360"/>
        <w:jc w:val="both"/>
        <w:rPr>
          <w:color w:val="000000"/>
          <w:lang w:val="id-ID"/>
        </w:rPr>
      </w:pPr>
      <w:r w:rsidRPr="00767C0F">
        <w:rPr>
          <w:color w:val="000000"/>
        </w:rPr>
        <w:t xml:space="preserve">Pemerintah Indonesia telah mencanangkan sejumlah program guna mewujudkan peningkatan atas keunggulan kompetitif pariwisaata di Indonesia. Sejumlah program tersebut difokuskan pada 4 pilar, yakni </w:t>
      </w:r>
      <w:r w:rsidRPr="00767C0F">
        <w:rPr>
          <w:color w:val="000000"/>
          <w:lang w:val="id-ID"/>
        </w:rPr>
        <w:t xml:space="preserve">destinasi pariwisata, pengembangan industri pariwisata, pengembangan pemasaran pariwisata, </w:t>
      </w:r>
      <w:r w:rsidRPr="00767C0F">
        <w:rPr>
          <w:color w:val="000000"/>
        </w:rPr>
        <w:t>serta</w:t>
      </w:r>
      <w:r w:rsidRPr="00767C0F">
        <w:rPr>
          <w:color w:val="000000"/>
          <w:lang w:val="id-ID"/>
        </w:rPr>
        <w:t xml:space="preserve"> pengembangan kelembagaan pariwisata, </w:t>
      </w:r>
      <w:r w:rsidRPr="00767C0F">
        <w:rPr>
          <w:color w:val="000000"/>
        </w:rPr>
        <w:t>dimana 4 pilar tersebut termuat pada</w:t>
      </w:r>
      <w:r w:rsidRPr="00767C0F">
        <w:rPr>
          <w:color w:val="000000"/>
          <w:lang w:val="id-ID"/>
        </w:rPr>
        <w:t xml:space="preserve"> UU nomor 10 tahun 2009 tentang kepariwisataan. </w:t>
      </w:r>
      <w:r w:rsidRPr="00767C0F">
        <w:rPr>
          <w:color w:val="000000"/>
        </w:rPr>
        <w:t>Regulasi ini telah menjadi dasar yuridis atas upaya pengembangan sektor pariwisata di berbagai wilayah di Indonesia</w:t>
      </w:r>
      <w:r w:rsidRPr="00767C0F">
        <w:rPr>
          <w:color w:val="000000"/>
          <w:lang w:val="id-ID"/>
        </w:rPr>
        <w:t>.</w:t>
      </w:r>
    </w:p>
    <w:p w:rsidR="004D2F18" w:rsidRPr="00767C0F" w:rsidRDefault="004D2F18" w:rsidP="004D2F18">
      <w:pPr>
        <w:pStyle w:val="ListParagraph"/>
        <w:spacing w:before="280" w:after="280" w:line="480" w:lineRule="auto"/>
        <w:ind w:left="360" w:firstLine="360"/>
        <w:jc w:val="both"/>
        <w:rPr>
          <w:color w:val="000000"/>
          <w:lang w:val="id-ID"/>
        </w:rPr>
      </w:pPr>
      <w:r w:rsidRPr="00767C0F">
        <w:rPr>
          <w:color w:val="000000"/>
        </w:rPr>
        <w:t xml:space="preserve">Ditinjau historisnya berlandaskan Spillane, upaya pemerintah Indonesia untuk mengelola sektor pariwisata Indonesia </w:t>
      </w:r>
      <w:r w:rsidRPr="00767C0F">
        <w:rPr>
          <w:color w:val="000000"/>
          <w:lang w:val="id-ID"/>
        </w:rPr>
        <w:t>baru dimulai pada tahun 1970-an</w:t>
      </w:r>
      <w:r w:rsidRPr="00767C0F">
        <w:rPr>
          <w:color w:val="000000"/>
        </w:rPr>
        <w:t>. Spillane mengungkapkan bahwasanya, pada tahun</w:t>
      </w:r>
      <w:r w:rsidRPr="00767C0F">
        <w:rPr>
          <w:color w:val="000000"/>
          <w:lang w:val="id-ID"/>
        </w:rPr>
        <w:t xml:space="preserve"> 1969 </w:t>
      </w:r>
      <w:r w:rsidRPr="00767C0F">
        <w:rPr>
          <w:color w:val="000000"/>
        </w:rPr>
        <w:t>banyaknya wisatawan</w:t>
      </w:r>
      <w:r w:rsidRPr="00767C0F">
        <w:rPr>
          <w:color w:val="000000"/>
          <w:lang w:val="id-ID"/>
        </w:rPr>
        <w:t xml:space="preserve"> mancanegara </w:t>
      </w:r>
      <w:r w:rsidRPr="00767C0F">
        <w:rPr>
          <w:color w:val="000000"/>
        </w:rPr>
        <w:t>yang berkunjung</w:t>
      </w:r>
      <w:r w:rsidRPr="00767C0F">
        <w:rPr>
          <w:color w:val="000000"/>
          <w:lang w:val="id-ID"/>
        </w:rPr>
        <w:t xml:space="preserve"> ke Indonesia </w:t>
      </w:r>
      <w:r w:rsidRPr="00767C0F">
        <w:rPr>
          <w:color w:val="000000"/>
        </w:rPr>
        <w:t>yakni kurang lebih berjumlah</w:t>
      </w:r>
      <w:r w:rsidRPr="00767C0F">
        <w:rPr>
          <w:color w:val="000000"/>
          <w:lang w:val="id-ID"/>
        </w:rPr>
        <w:t xml:space="preserve"> 86.067 </w:t>
      </w:r>
      <w:r w:rsidRPr="00767C0F">
        <w:rPr>
          <w:color w:val="000000"/>
        </w:rPr>
        <w:t>serta pada</w:t>
      </w:r>
      <w:r w:rsidRPr="00767C0F">
        <w:rPr>
          <w:color w:val="000000"/>
          <w:lang w:val="id-ID"/>
        </w:rPr>
        <w:t xml:space="preserve"> 1980 </w:t>
      </w:r>
      <w:r w:rsidRPr="00767C0F">
        <w:rPr>
          <w:color w:val="000000"/>
        </w:rPr>
        <w:t xml:space="preserve">mengalami peningkatan </w:t>
      </w:r>
      <w:r w:rsidRPr="00767C0F">
        <w:rPr>
          <w:color w:val="000000"/>
        </w:rPr>
        <w:lastRenderedPageBreak/>
        <w:t>menjadi kurang lebih sebanyak</w:t>
      </w:r>
      <w:r w:rsidRPr="00767C0F">
        <w:rPr>
          <w:color w:val="000000"/>
          <w:lang w:val="id-ID"/>
        </w:rPr>
        <w:t xml:space="preserve"> 561.678. </w:t>
      </w:r>
      <w:r w:rsidRPr="00767C0F">
        <w:rPr>
          <w:color w:val="000000"/>
        </w:rPr>
        <w:t xml:space="preserve">Hal tersebut mengindikasikan bahwasanya, selama kurun 20 tahun, Indonesia mengalami pertumbuhan jumalh wisatawan yang melesat hingga sebanyak </w:t>
      </w:r>
      <w:r w:rsidRPr="00767C0F">
        <w:rPr>
          <w:color w:val="000000"/>
          <w:lang w:val="id-ID"/>
        </w:rPr>
        <w:t xml:space="preserve">5.033.400, </w:t>
      </w:r>
      <w:r w:rsidRPr="00767C0F">
        <w:rPr>
          <w:color w:val="000000"/>
        </w:rPr>
        <w:t xml:space="preserve">sehingga hal tersebut mengindikasikan pula bahwasanyam pemerintah Indonesia pada era tersebut telah sukses melangsungkan </w:t>
      </w:r>
      <w:r w:rsidRPr="00767C0F">
        <w:rPr>
          <w:color w:val="000000"/>
          <w:lang w:val="id-ID"/>
        </w:rPr>
        <w:t>program sektor pariwisata</w:t>
      </w:r>
      <w:r w:rsidRPr="00767C0F">
        <w:rPr>
          <w:color w:val="000000"/>
        </w:rPr>
        <w:t>nya</w:t>
      </w:r>
      <w:r w:rsidRPr="00767C0F">
        <w:rPr>
          <w:color w:val="000000"/>
          <w:lang w:val="id-ID"/>
        </w:rPr>
        <w:t>. (Alcharir, Zakariah, and Arifin 2020)</w:t>
      </w:r>
    </w:p>
    <w:p w:rsidR="004D2F18" w:rsidRPr="00767C0F" w:rsidRDefault="004D2F18" w:rsidP="004D2F18">
      <w:pPr>
        <w:pStyle w:val="ListParagraph"/>
        <w:spacing w:before="280" w:after="280" w:line="480" w:lineRule="auto"/>
        <w:ind w:left="360" w:firstLine="360"/>
        <w:jc w:val="both"/>
        <w:rPr>
          <w:color w:val="000000"/>
          <w:lang w:val="id-ID"/>
        </w:rPr>
      </w:pPr>
      <w:r w:rsidRPr="00767C0F">
        <w:rPr>
          <w:color w:val="000000"/>
        </w:rPr>
        <w:t>Banyaknya kedatangan wisatawan menjadi aspek yang benar-benar menentukan taraf peningkatan sektor pariwisata disuatu wilayah. Hal ini mengindikasikan diperlukannnya peranan pemerintah dalam mengelola objek wisata guna terwujudnya perkembangan sektor pariwisata ke arah yang lebih baik lagi</w:t>
      </w:r>
      <w:r w:rsidRPr="00767C0F">
        <w:rPr>
          <w:color w:val="000000"/>
          <w:lang w:val="id-ID"/>
        </w:rPr>
        <w:t xml:space="preserve">. </w:t>
      </w:r>
    </w:p>
    <w:p w:rsidR="004D2F18" w:rsidRPr="00767C0F" w:rsidRDefault="004D2F18" w:rsidP="004D2F18">
      <w:pPr>
        <w:pStyle w:val="ListParagraph"/>
        <w:shd w:val="clear" w:color="auto" w:fill="FFFFFF"/>
        <w:spacing w:line="480" w:lineRule="auto"/>
        <w:ind w:left="360" w:firstLine="360"/>
        <w:jc w:val="both"/>
        <w:rPr>
          <w:lang w:val="id-ID"/>
        </w:rPr>
      </w:pPr>
      <w:r w:rsidRPr="00767C0F">
        <w:rPr>
          <w:highlight w:val="white"/>
        </w:rPr>
        <w:t>Berlandaskan i</w:t>
      </w:r>
      <w:r w:rsidRPr="00767C0F">
        <w:rPr>
          <w:highlight w:val="white"/>
          <w:lang w:val="id-ID"/>
        </w:rPr>
        <w:t>nfo</w:t>
      </w:r>
      <w:r w:rsidRPr="00767C0F">
        <w:rPr>
          <w:highlight w:val="white"/>
        </w:rPr>
        <w:t>rmasi yang diperoleh</w:t>
      </w:r>
      <w:r w:rsidRPr="00767C0F">
        <w:rPr>
          <w:highlight w:val="white"/>
          <w:lang w:val="id-ID"/>
        </w:rPr>
        <w:t xml:space="preserve"> dari Menteri Pariwisata</w:t>
      </w:r>
      <w:r w:rsidRPr="00767C0F">
        <w:rPr>
          <w:highlight w:val="white"/>
        </w:rPr>
        <w:t>, diketahui</w:t>
      </w:r>
      <w:r w:rsidRPr="00767C0F">
        <w:rPr>
          <w:highlight w:val="white"/>
          <w:lang w:val="id-ID"/>
        </w:rPr>
        <w:t xml:space="preserve"> bahwa</w:t>
      </w:r>
      <w:r w:rsidRPr="00767C0F">
        <w:rPr>
          <w:highlight w:val="white"/>
        </w:rPr>
        <w:t xml:space="preserve">sanya pada tahun 2015, banyaknya wisatawan mancanegara yang berkunjung ke Indonesia sejumlah </w:t>
      </w:r>
      <w:r w:rsidRPr="00767C0F">
        <w:rPr>
          <w:highlight w:val="white"/>
          <w:lang w:val="id-ID"/>
        </w:rPr>
        <w:t>10</w:t>
      </w:r>
      <w:r w:rsidRPr="00767C0F">
        <w:rPr>
          <w:highlight w:val="white"/>
        </w:rPr>
        <w:t>.400.000 orang</w:t>
      </w:r>
      <w:r w:rsidRPr="00767C0F">
        <w:rPr>
          <w:highlight w:val="white"/>
          <w:lang w:val="id-ID"/>
        </w:rPr>
        <w:t>,</w:t>
      </w:r>
      <w:r w:rsidRPr="00767C0F">
        <w:rPr>
          <w:highlight w:val="white"/>
        </w:rPr>
        <w:t xml:space="preserve"> dimana terjadi peningkatan drastis dengan prakiraan besaran devisa yang diperoleh sebesar</w:t>
      </w:r>
      <w:r w:rsidRPr="00767C0F">
        <w:rPr>
          <w:highlight w:val="white"/>
          <w:lang w:val="id-ID"/>
        </w:rPr>
        <w:t xml:space="preserve"> Rp 144 triliun</w:t>
      </w:r>
      <w:r w:rsidRPr="00767C0F">
        <w:rPr>
          <w:highlight w:val="white"/>
        </w:rPr>
        <w:t>. Apabila disandingkan, p</w:t>
      </w:r>
      <w:r w:rsidRPr="00767C0F">
        <w:rPr>
          <w:highlight w:val="white"/>
          <w:lang w:val="id-ID"/>
        </w:rPr>
        <w:t xml:space="preserve">ertumbuhan pariwisata Indonesia </w:t>
      </w:r>
      <w:r w:rsidRPr="00767C0F">
        <w:rPr>
          <w:highlight w:val="white"/>
        </w:rPr>
        <w:t xml:space="preserve">mampu dinyatakan lebih baik ketimbang Malaysia di periode Januari hingga Juni 2015 sebesar, </w:t>
      </w:r>
      <w:r w:rsidRPr="00767C0F">
        <w:rPr>
          <w:highlight w:val="white"/>
          <w:lang w:val="id-ID"/>
        </w:rPr>
        <w:t>9,4</w:t>
      </w:r>
      <w:r w:rsidRPr="00767C0F">
        <w:rPr>
          <w:highlight w:val="white"/>
        </w:rPr>
        <w:t xml:space="preserve">%, serta </w:t>
      </w:r>
      <w:r w:rsidRPr="00767C0F">
        <w:rPr>
          <w:highlight w:val="white"/>
          <w:lang w:val="id-ID"/>
        </w:rPr>
        <w:t xml:space="preserve">Singapura pada Januari-Desember 2015 </w:t>
      </w:r>
      <w:r w:rsidRPr="00767C0F">
        <w:rPr>
          <w:highlight w:val="white"/>
        </w:rPr>
        <w:t>mengalami per</w:t>
      </w:r>
      <w:r w:rsidRPr="00767C0F">
        <w:rPr>
          <w:highlight w:val="white"/>
          <w:lang w:val="id-ID"/>
        </w:rPr>
        <w:t>tumbuh</w:t>
      </w:r>
      <w:r w:rsidRPr="00767C0F">
        <w:rPr>
          <w:highlight w:val="white"/>
        </w:rPr>
        <w:t>an</w:t>
      </w:r>
      <w:r w:rsidRPr="00767C0F">
        <w:rPr>
          <w:highlight w:val="white"/>
          <w:lang w:val="id-ID"/>
        </w:rPr>
        <w:t xml:space="preserve"> 0%</w:t>
      </w:r>
      <w:r w:rsidRPr="00767C0F">
        <w:rPr>
          <w:highlight w:val="white"/>
        </w:rPr>
        <w:t>. Adapun Thailand berada pada posisi yang lebih unggul dari Indonesia dengan taraf pertumbuhannya sebanyak</w:t>
      </w:r>
      <w:r w:rsidRPr="00767C0F">
        <w:rPr>
          <w:highlight w:val="white"/>
          <w:lang w:val="id-ID"/>
        </w:rPr>
        <w:t xml:space="preserve"> 23% selama Januari</w:t>
      </w:r>
      <w:r w:rsidRPr="00767C0F">
        <w:rPr>
          <w:highlight w:val="white"/>
        </w:rPr>
        <w:t xml:space="preserve"> hingga </w:t>
      </w:r>
      <w:r w:rsidRPr="00767C0F">
        <w:rPr>
          <w:highlight w:val="white"/>
          <w:lang w:val="id-ID"/>
        </w:rPr>
        <w:t xml:space="preserve">Desember </w:t>
      </w:r>
      <w:r w:rsidRPr="00767C0F">
        <w:rPr>
          <w:highlight w:val="white"/>
        </w:rPr>
        <w:t xml:space="preserve">tahun </w:t>
      </w:r>
      <w:r w:rsidRPr="00767C0F">
        <w:rPr>
          <w:highlight w:val="white"/>
          <w:lang w:val="id-ID"/>
        </w:rPr>
        <w:t>2015. (Adhitya Himawan n.d.)</w:t>
      </w:r>
    </w:p>
    <w:p w:rsidR="004D2F18" w:rsidRPr="00767C0F" w:rsidRDefault="004D2F18" w:rsidP="004D2F18">
      <w:pPr>
        <w:pStyle w:val="ListParagraph"/>
        <w:shd w:val="clear" w:color="auto" w:fill="FFFFFF"/>
        <w:spacing w:line="480" w:lineRule="auto"/>
        <w:ind w:left="360" w:firstLine="360"/>
        <w:jc w:val="both"/>
        <w:rPr>
          <w:lang w:val="id-ID"/>
        </w:rPr>
      </w:pPr>
      <w:r>
        <w:t>Berkembangnya sektor pariwisata sangat esensial dalam memberikan motivasi atas perkembangan wilayah, sehingga, andil pemerintah daerah atas perkembangan objek wisata sangatlah diperlukan supaya obek wisata yang ada mampu terevitalisasi secara optimum. Lazimnya, w</w:t>
      </w:r>
      <w:r w:rsidRPr="00767C0F">
        <w:rPr>
          <w:lang w:val="id-ID"/>
        </w:rPr>
        <w:t>isatawan akan</w:t>
      </w:r>
      <w:r>
        <w:t xml:space="preserve"> memiliki ketertarikan dalam mengunjungi suatu objek wisata karena dipicu oleh adanya kehendak pribadinya dan adanya hal-hal menarik yang terdapat pada objek wisata tersebut. Hal ini tidak terlepas dari fungsi hadirnya objek wisata itu sendiri, yakni </w:t>
      </w:r>
      <w:r>
        <w:lastRenderedPageBreak/>
        <w:t>guna memperoleh rasa puas serta senang bagi para pengunjungnya</w:t>
      </w:r>
      <w:r w:rsidRPr="00767C0F">
        <w:rPr>
          <w:lang w:val="id-ID"/>
        </w:rPr>
        <w:t xml:space="preserve"> (Sumarni, Zulkarnain* 2021)</w:t>
      </w:r>
    </w:p>
    <w:p w:rsidR="004D2F18" w:rsidRPr="00767C0F" w:rsidRDefault="004D2F18" w:rsidP="004D2F18">
      <w:pPr>
        <w:pStyle w:val="ListParagraph"/>
        <w:shd w:val="clear" w:color="auto" w:fill="FFFFFF"/>
        <w:spacing w:line="480" w:lineRule="auto"/>
        <w:ind w:left="360" w:firstLine="360"/>
        <w:jc w:val="both"/>
        <w:rPr>
          <w:lang w:val="id-ID"/>
        </w:rPr>
      </w:pPr>
      <w:r>
        <w:t>Terminologi p</w:t>
      </w:r>
      <w:r w:rsidRPr="00767C0F">
        <w:rPr>
          <w:lang w:val="id-ID"/>
        </w:rPr>
        <w:t xml:space="preserve">ariwisata </w:t>
      </w:r>
      <w:r>
        <w:t xml:space="preserve">merujuk pada hal-hal yang memiliki relasi dengan </w:t>
      </w:r>
      <w:r w:rsidRPr="00767C0F">
        <w:rPr>
          <w:lang w:val="id-ID"/>
        </w:rPr>
        <w:t xml:space="preserve">dengan wisata, </w:t>
      </w:r>
      <w:r>
        <w:t>dan memuat pula mengenai komersialisasi daya tarik wisata serta lini bisnis yang berada didalamnya selaku media</w:t>
      </w:r>
      <w:r w:rsidRPr="00767C0F">
        <w:rPr>
          <w:lang w:val="id-ID"/>
        </w:rPr>
        <w:t xml:space="preserve"> </w:t>
      </w:r>
      <w:r>
        <w:t>be</w:t>
      </w:r>
      <w:r w:rsidRPr="00767C0F">
        <w:rPr>
          <w:lang w:val="id-ID"/>
        </w:rPr>
        <w:t xml:space="preserve">rekreasi. </w:t>
      </w:r>
      <w:r>
        <w:t>Lini bisnis yang diklasifikasikan sebagai p</w:t>
      </w:r>
      <w:r w:rsidRPr="00767C0F">
        <w:rPr>
          <w:lang w:val="id-ID"/>
        </w:rPr>
        <w:t xml:space="preserve">ariwisata </w:t>
      </w:r>
      <w:r>
        <w:t>ialah</w:t>
      </w:r>
      <w:r w:rsidRPr="00767C0F">
        <w:rPr>
          <w:lang w:val="id-ID"/>
        </w:rPr>
        <w:t xml:space="preserve"> </w:t>
      </w:r>
      <w:r>
        <w:t xml:space="preserve">usaha akomodasi, makanan dan minuman, oleh-oleh, </w:t>
      </w:r>
      <w:r w:rsidRPr="00767C0F">
        <w:rPr>
          <w:lang w:val="id-ID"/>
        </w:rPr>
        <w:t xml:space="preserve">transportasi, </w:t>
      </w:r>
      <w:r>
        <w:t>travel</w:t>
      </w:r>
      <w:r w:rsidRPr="00767C0F">
        <w:rPr>
          <w:lang w:val="id-ID"/>
        </w:rPr>
        <w:t xml:space="preserve">, </w:t>
      </w:r>
      <w:r>
        <w:t>kawasan</w:t>
      </w:r>
      <w:r w:rsidRPr="00767C0F">
        <w:rPr>
          <w:lang w:val="id-ID"/>
        </w:rPr>
        <w:t xml:space="preserve"> hiburan</w:t>
      </w:r>
      <w:r>
        <w:t xml:space="preserve"> dan wisata</w:t>
      </w:r>
      <w:r w:rsidRPr="00767C0F">
        <w:rPr>
          <w:lang w:val="id-ID"/>
        </w:rPr>
        <w:t xml:space="preserve">, </w:t>
      </w:r>
      <w:r>
        <w:t>pertunjukkan kebudayaan</w:t>
      </w:r>
      <w:r w:rsidRPr="00767C0F">
        <w:rPr>
          <w:lang w:val="id-ID"/>
        </w:rPr>
        <w:t xml:space="preserve">, dan </w:t>
      </w:r>
      <w:r>
        <w:t>lainnya</w:t>
      </w:r>
      <w:r w:rsidRPr="00767C0F">
        <w:rPr>
          <w:lang w:val="id-ID"/>
        </w:rPr>
        <w:t xml:space="preserve"> (Ramaini, 1992:3). Pariwisata </w:t>
      </w:r>
      <w:r>
        <w:t>lazimnya mampu menyajikan hal-hal yang memicu ketertarikan pengunjungnya, dimana hal tersebut mampu dirasakan pula oleh para pengunjungnya</w:t>
      </w:r>
      <w:r w:rsidRPr="00767C0F">
        <w:rPr>
          <w:lang w:val="id-ID"/>
        </w:rPr>
        <w:t xml:space="preserve">. </w:t>
      </w:r>
      <w:r>
        <w:t xml:space="preserve">Berlandaskan </w:t>
      </w:r>
      <w:r w:rsidRPr="00767C0F">
        <w:rPr>
          <w:lang w:val="id-ID"/>
        </w:rPr>
        <w:t>Undang</w:t>
      </w:r>
      <w:r>
        <w:t>-</w:t>
      </w:r>
      <w:r w:rsidRPr="00767C0F">
        <w:rPr>
          <w:lang w:val="id-ID"/>
        </w:rPr>
        <w:t>Undang Republik Indonesia Nomor 10 Tahun 2009 Tentang Kepariwisataan pada BAB 1 Ketentuan Umum, Pasal 1, Ayat 2 (2010:3)</w:t>
      </w:r>
      <w:r>
        <w:t xml:space="preserve">, </w:t>
      </w:r>
      <w:r w:rsidRPr="00767C0F">
        <w:rPr>
          <w:lang w:val="id-ID"/>
        </w:rPr>
        <w:t xml:space="preserve">Wisatawan </w:t>
      </w:r>
      <w:r>
        <w:t>dipahami sebagai</w:t>
      </w:r>
      <w:r w:rsidRPr="00767C0F">
        <w:rPr>
          <w:lang w:val="id-ID"/>
        </w:rPr>
        <w:t xml:space="preserve"> orang </w:t>
      </w:r>
      <w:r>
        <w:t>yang ber</w:t>
      </w:r>
      <w:r w:rsidRPr="00767C0F">
        <w:rPr>
          <w:lang w:val="id-ID"/>
        </w:rPr>
        <w:t xml:space="preserve">wisata. </w:t>
      </w:r>
      <w:r>
        <w:t>Berlandaskan pandangan</w:t>
      </w:r>
      <w:r w:rsidRPr="00767C0F">
        <w:rPr>
          <w:lang w:val="id-ID"/>
        </w:rPr>
        <w:t xml:space="preserve"> Oka Yoeti </w:t>
      </w:r>
      <w:r w:rsidRPr="00767C0F">
        <w:rPr>
          <w:lang w:val="id-ID"/>
        </w:rPr>
        <w:fldChar w:fldCharType="begin" w:fldLock="1"/>
      </w:r>
      <w:r w:rsidRPr="00767C0F">
        <w:rPr>
          <w:lang w:val="id-ID"/>
        </w:rPr>
        <w:instrText>ADDIN CSL_CITATION {"citationItems":[{"id":"ITEM-1","itemData":{"ISBN":"9794044911","author":[{"dropping-particle":"","family":"Yoeti","given":"Oka A.","non-dropping-particle":"","parse-names":false,"suffix":""}],"container-title":"Pengantar Ilmu Pariwisata / Oka A. Yoeti","id":"ITEM-1","issued":{"date-parts":[["1996"]]},"number-of-pages":"348","publisher":"ANGKASA","publisher-place":"bandung","title":"No Title","type":"book"},"uris":["http://www.mendeley.com/documents/?uuid=e3ce1f06-9992-4245-8be2-3adb25420b12"]}],"mendeley":{"formattedCitation":"(Yoeti 1996)","plainTextFormattedCitation":"(Yoeti 1996)","previouslyFormattedCitation":"(Yoeti 1996)"},"properties":{"noteIndex":0},"schema":"https://github.com/citation-style-language/schema/raw/master/csl-citation.json"}</w:instrText>
      </w:r>
      <w:r w:rsidRPr="00767C0F">
        <w:rPr>
          <w:lang w:val="id-ID"/>
        </w:rPr>
        <w:fldChar w:fldCharType="separate"/>
      </w:r>
      <w:r w:rsidRPr="00767C0F">
        <w:rPr>
          <w:noProof/>
          <w:lang w:val="id-ID"/>
        </w:rPr>
        <w:t>(Yoeti 1996)</w:t>
      </w:r>
      <w:r w:rsidRPr="00767C0F">
        <w:rPr>
          <w:lang w:val="id-ID"/>
        </w:rPr>
        <w:fldChar w:fldCharType="end"/>
      </w:r>
      <w:r>
        <w:t>,</w:t>
      </w:r>
      <w:r w:rsidRPr="00767C0F">
        <w:rPr>
          <w:lang w:val="id-ID"/>
        </w:rPr>
        <w:t xml:space="preserve"> pengunjung </w:t>
      </w:r>
      <w:r>
        <w:t>ialah kumpulan orang yang berkunjung pada suatu negara dengan intensi tidak untuk tinggal permanen serta hanya berdiam secara temporer dan tidak bertujuan untuk bekerja di negara yang didatanginya</w:t>
      </w:r>
      <w:r w:rsidRPr="00767C0F">
        <w:rPr>
          <w:lang w:val="id-ID"/>
        </w:rPr>
        <w:t>.</w:t>
      </w:r>
    </w:p>
    <w:p w:rsidR="004D2F18" w:rsidRPr="00767C0F" w:rsidRDefault="004D2F18" w:rsidP="004D2F18">
      <w:pPr>
        <w:pStyle w:val="ListParagraph"/>
        <w:shd w:val="clear" w:color="auto" w:fill="FFFFFF"/>
        <w:spacing w:line="480" w:lineRule="auto"/>
        <w:ind w:left="360"/>
        <w:jc w:val="both"/>
        <w:rPr>
          <w:lang w:val="id-ID"/>
        </w:rPr>
      </w:pPr>
      <w:r w:rsidRPr="00767C0F">
        <w:rPr>
          <w:lang w:val="id-ID"/>
        </w:rPr>
        <w:t xml:space="preserve">James J. Spillane </w:t>
      </w:r>
      <w:r w:rsidRPr="00767C0F">
        <w:rPr>
          <w:lang w:val="id-ID"/>
        </w:rPr>
        <w:fldChar w:fldCharType="begin" w:fldLock="1"/>
      </w:r>
      <w:r w:rsidRPr="00767C0F">
        <w:rPr>
          <w:lang w:val="id-ID"/>
        </w:rPr>
        <w:instrText>ADDIN CSL_CITATION {"citationItems":[{"id":"ITEM-1","itemData":{"ISSN":"01915096","abstract":"Although the social science literature on globalization has proliferated, social policy and social work scholars have not adequately debated the consequences of globalization for social welfare and social justice. Drawing on different social science interpretations of globalization, four major perspectives that offer different analytical and normative insights into globalization are identified and their implications for social welfare and social justice are briefly examined. The implications of these perspectives for social policy and social work scholarship are also considered.","author":[{"dropping-particle":"","family":"Midgley","given":"James","non-dropping-particle":"","parse-names":false,"suffix":""}],"container-title":"Journal of Sociology and Social Welfare","id":"ITEM-1","issue":"2","issued":{"date-parts":[["2007"]]},"page":"17-36","title":"Perspectives on globalization, social justice and welfare","type":"article-journal","volume":"34"},"uris":["http://www.mendeley.com/documents/?uuid=43760bc8-9519-480f-8b87-2b30ae5c647c"]}],"mendeley":{"formattedCitation":"(Midgley 2007)","plainTextFormattedCitation":"(Midgley 2007)","previouslyFormattedCitation":"(Midgley 2007)"},"properties":{"noteIndex":0},"schema":"https://github.com/citation-style-language/schema/raw/master/csl-citation.json"}</w:instrText>
      </w:r>
      <w:r w:rsidRPr="00767C0F">
        <w:rPr>
          <w:lang w:val="id-ID"/>
        </w:rPr>
        <w:fldChar w:fldCharType="separate"/>
      </w:r>
      <w:r w:rsidRPr="00767C0F">
        <w:rPr>
          <w:noProof/>
          <w:lang w:val="id-ID"/>
        </w:rPr>
        <w:t>(Midgley 2007)</w:t>
      </w:r>
      <w:r w:rsidRPr="00767C0F">
        <w:rPr>
          <w:lang w:val="id-ID"/>
        </w:rPr>
        <w:fldChar w:fldCharType="end"/>
      </w:r>
      <w:r>
        <w:t xml:space="preserve"> mengemukakan bahwasanya, aspek pemicu</w:t>
      </w:r>
      <w:r w:rsidRPr="00767C0F">
        <w:rPr>
          <w:lang w:val="id-ID"/>
        </w:rPr>
        <w:t xml:space="preserve"> </w:t>
      </w:r>
      <w:r>
        <w:t xml:space="preserve">bagi </w:t>
      </w:r>
      <w:r w:rsidRPr="00767C0F">
        <w:rPr>
          <w:lang w:val="id-ID"/>
        </w:rPr>
        <w:t xml:space="preserve">wisatawan untuk </w:t>
      </w:r>
      <w:r>
        <w:t xml:space="preserve">berkunjung pada </w:t>
      </w:r>
      <w:r w:rsidRPr="00767C0F">
        <w:rPr>
          <w:lang w:val="id-ID"/>
        </w:rPr>
        <w:t xml:space="preserve">lokasi objek wisata </w:t>
      </w:r>
      <w:r>
        <w:t>diantaranya ialah</w:t>
      </w:r>
      <w:r w:rsidRPr="00767C0F">
        <w:rPr>
          <w:lang w:val="id-ID"/>
        </w:rPr>
        <w:t>: 1. Keindahan alam dengan berbagai variasinya. 2. Kondisi iklim. 3. Kebudayaan dan atraksinya. 4. Sejarah dan legendaris. 5. Ethnicity dengan sifat kesukuannya. 6. Accessibility</w:t>
      </w:r>
      <w:r>
        <w:t>.</w:t>
      </w:r>
      <w:r w:rsidRPr="00767C0F">
        <w:rPr>
          <w:lang w:val="id-ID"/>
        </w:rPr>
        <w:t xml:space="preserve"> </w:t>
      </w:r>
      <w:r w:rsidRPr="00767C0F">
        <w:rPr>
          <w:lang w:val="id-ID"/>
        </w:rPr>
        <w:fldChar w:fldCharType="begin" w:fldLock="1"/>
      </w:r>
      <w:r w:rsidRPr="00767C0F">
        <w:rPr>
          <w:lang w:val="id-ID"/>
        </w:rPr>
        <w:instrText>ADDIN CSL_CITATION {"citationItems":[{"id":"ITEM-1","itemData":{"abstract":"Penelitian ini bertujuan untuk memperoleh informasi mengenai faktor-faktor pendorong dan penarik wisatawan berkunjung ke objek wisata Gunung Dempo Kecamatan Pagar Alam Selatan Kota Pagar Alam Propinsi Sumatera Selatan Tahun 2011. Titik tekan kajian dalam penelitian ini adalah melepaskan diri dari kejenuhan (escape), penyegaran tubuh (relaxation), mencari hiburan/permainan (play), suasana romantis (romance), keindahan alam, kondisi iklim, aksesibilitas dan fasilitas. Metode yang digunakan dalam penelitian ini adalah metode deskriptif eksploratif. Populasi dalam penelitian ini adalah wisatawan yang berkunjung ke objek wisata Gunung Dempo, pengambilan sampel ditetapkan sebanyak 60 responden dengan teknik pengambilan sampelnya secara accidental sampling. Pengumpulan data dengan teknik observasi, wawancara terstruktur dan dokumentasi. Analisis data dilakukan dengan menggunakan analisa persentase. Berdasarkan hasil analisis data dapat disimpulkan bahwa: terdapat 49 responden (82%) yang menyatakan bahwa keinginan untuk menghilangkan kejenuhan (escape) merupakan faktor pendorong wisatawan berkunjung ke objek wisata Gunung Dempo. 47 responden (78%) menyatakan bahwa karena alasan untuk penyegaran tubuh (relaxation) merupakan faktor pendorong wisatawan berkunjung ke objek wisata Gunung Dempo. 34 responden (57%) menyatakan bahwa karena alasan ingin melakukan permainan/bermain (play) merupakan faktor pendorong wisatawan berkunjung ke objek wisata Gunung Dempo. 36 responden (60%) menyatakan bahwa alasan kenginan menemukan suasana yang romantis (romance) merupakan faktor pendorong wisatawan berkunjung ke objek wisata Gunung Dempo. Terdapat 57 responden (95%) yang menyatakan bahwa karena keindahan alam merupakan faktor penarik wisatawan berkunjung ke objek wisata Gunung Dempo. 55 responden (92%) menyatakan bahwa karena kondisi iklim merupakan faktor penarik wisatawan berkunjung ke objek wisata Gunung Dempo. 44 responden (73%) menyatakan bahwa karena aksesibilitas yang mudah dijangkau merupakan faktor penarik wisatawan berkunjung ke objek wisata Gunung Dempo. Dan sebanyak 46 responden (77%) menyatakan bahwa fasilitas yang lengkap merupakan faktor penarik wisatawan berkunjung ke objek wisata Gunung Dempo. Kata kunci: faktor-faktor pendorong dan penarik","author":[{"dropping-particle":"","family":"Sumarni, Zulkarnain*","given":"I Gede Sugiyanta**","non-dropping-particle":"","parse-names":false,"suffix":""}],"container-title":"FAKTOR-FAKTOR PENDORONG DAN PENARIK WISATAWAN BERKUNJUNG KE OBJEK WISATA GUNUNG DEMPO KOTA PAGAR ALAM","id":"ITEM-1","issue":"The objectives of this research were find out the information about the factors that motivates and attracted the tourist to visit the Dempo mountain object place in south Pagar Alam district of Pagar Alam city of south Sumatera province in 2011. The point","issued":{"date-parts":[["2021"]]},"page":"2-20","title":"No Title","type":"article-journal"},"uris":["http://www.mendeley.com/documents/?uuid=e823c9b3-5559-413c-bd84-548dcbde299a"]}],"mendeley":{"formattedCitation":"(Sumarni, Zulkarnain* 2021)","plainTextFormattedCitation":"(Sumarni, Zulkarnain* 2021)"},"properties":{"noteIndex":0},"schema":"https://github.com/citation-style-language/schema/raw/master/csl-citation.json"}</w:instrText>
      </w:r>
      <w:r w:rsidRPr="00767C0F">
        <w:rPr>
          <w:lang w:val="id-ID"/>
        </w:rPr>
        <w:fldChar w:fldCharType="separate"/>
      </w:r>
      <w:r w:rsidRPr="00767C0F">
        <w:rPr>
          <w:noProof/>
          <w:lang w:val="id-ID"/>
        </w:rPr>
        <w:t>(Sumarni, Zulkarnain* 2021)</w:t>
      </w:r>
      <w:r w:rsidRPr="00767C0F">
        <w:rPr>
          <w:lang w:val="id-ID"/>
        </w:rPr>
        <w:fldChar w:fldCharType="end"/>
      </w:r>
    </w:p>
    <w:p w:rsidR="004D2F18" w:rsidRDefault="004D2F18" w:rsidP="004D2F18">
      <w:pPr>
        <w:pStyle w:val="ListParagraph"/>
        <w:shd w:val="clear" w:color="auto" w:fill="FFFFFF"/>
        <w:spacing w:line="480" w:lineRule="auto"/>
        <w:ind w:left="360"/>
        <w:jc w:val="both"/>
      </w:pPr>
      <w:r>
        <w:t xml:space="preserve">Kendati memiliki potensi kekayaan alam yang melimpah serta mampu memicu ketertarikan wisatawan lokal dan mancanegara dalam berkunjung, nyatanya peristiwa Bom Bali I dan II pada tahun 2002 serta 2005 menjadi suatu peristiwa besar yang berpengaruh terhadap sektor pariwisata Provinsi Bali. Banyaknya korban jiwa akibat perisitwa tersebut menjadi suatu </w:t>
      </w:r>
      <w:r>
        <w:lastRenderedPageBreak/>
        <w:t>kemunduran besar bagi sektor pariwisata di Bali karena mampu menurunkan kepercayaan wisatawan dalam berkunjung.</w:t>
      </w:r>
      <w:r>
        <w:fldChar w:fldCharType="begin" w:fldLock="1"/>
      </w:r>
      <w:r>
        <w:instrText>ADDIN CSL_CITATION {"citationItems":[{"id":"ITEM-1","itemData":{"URL":"https://hi.fisipol.ugm.ac.id/katalogtesis/analisis-strategi-recovery-pariwisata-indonesia-pasca-peristiwa-bom-bali/","abstract":"Bom Bali merupakan salah satu peristiwa kelam dalam sejarah pariwisata Indonesia. Aksi-aksi terorisme seperti itu perlu diantisipasi di masa mendatang mengingat pariwisata Indonesia terus berkembang dan menjadi tulang punggung perekonomian negara dan mayarakat. Peristiwa Bom Bali I pada 2002 dan Bom Bali II pada 2005 sangat memukul pariwisata Indonesia, khususnya provinsi Bali. Daerah yang semula mengandalkan pendapatan dari pariwisata secara tiba-tiba diguncang aksi terorisme yang mengakibatkan banyak korban jiwa. Dampaknya pun tidak sesaat. Indonesia mendapat catatan negatif dari negara-negara di dunia karena dianggap tidak memiliki antisipasi terhadap aksi terorisme saat itu. Bagi dunia pariwisata, aksi terorisme merupakan musuh utama. Kepercayaan wisatawan mancanegara bergantung pada kemampauan pemerintah daerah dan pusat dalam menangani isu terorisme. Pariwisata Indonesia perlu perhatian khusus pasca peristiwa Bom Bali. Salah satunya adalah dengan memulihkan kondisi pariwisata tersebut. Untuk memulihkan pariwisata, maka pemerintah sebagai aktor utama dibantu oleh aktor-aktor lain, seperti swasta dan masyarakat melakukan strategi pemulihan pariwisata Indonesia. Strategi yang dilkukan juga perlu dilakukan di dua level, uyakni di dalam negeri dan luar negeri. Kata kunci: strategi pemulihan pariwisata, Bom Bali, pariwisata dan terorisme","author":[{"dropping-particle":"","family":"Ngesthiprojo","given":"H. Muhamad Muwardi","non-dropping-particle":"","parse-names":false,"suffix":""},{"dropping-particle":"","family":"Drs. Usmar Salam","given":"MIS","non-dropping-particle":"","parse-names":false,"suffix":""}],"container-title":"Departemen Ilmu Hubungan Internasional Fakultas Ilmu Sosial dan Ilmu Politik Universitas Gadjah Mada","id":"ITEM-1","issued":{"date-parts":[["2015"]]},"title":"ANALISIS STRATEGI RECOVERY PARIWISATA INDONESIA PASCA PERISTIWA BOM BALI","type":"webpage"},"uris":["http://www.mendeley.com/documents/?uuid=e2c37789-f53e-4985-84cb-9c033b33e6b6"]}],"mendeley":{"formattedCitation":"(Ngesthiprojo and Drs. Usmar Salam 2015)","plainTextFormattedCitation":"(Ngesthiprojo and Drs. Usmar Salam 2015)","previouslyFormattedCitation":"(Ngesthiprojo and Drs. Usmar Salam 2015)"},"properties":{"noteIndex":0},"schema":"https://github.com/citation-style-language/schema/raw/master/csl-citation.json"}</w:instrText>
      </w:r>
      <w:r>
        <w:fldChar w:fldCharType="separate"/>
      </w:r>
      <w:r>
        <w:rPr>
          <w:noProof/>
        </w:rPr>
        <w:t>(Ngesthiprojo and Drs. Usmar Salam 2015)</w:t>
      </w:r>
      <w:r>
        <w:fldChar w:fldCharType="end"/>
      </w:r>
    </w:p>
    <w:p w:rsidR="004D2F18" w:rsidRPr="000E7670" w:rsidRDefault="004D2F18" w:rsidP="004D2F18">
      <w:pPr>
        <w:pStyle w:val="ListParagraph"/>
        <w:shd w:val="clear" w:color="auto" w:fill="FFFFFF"/>
        <w:spacing w:line="480" w:lineRule="auto"/>
        <w:ind w:left="360" w:firstLine="360"/>
        <w:jc w:val="both"/>
      </w:pPr>
      <w:r w:rsidRPr="00767C0F">
        <w:rPr>
          <w:lang w:val="id-ID"/>
        </w:rPr>
        <w:t>Melihat banyaknya hal yang bisa dipelajari</w:t>
      </w:r>
      <w:r>
        <w:t>, maka penulis memiliki ketertarikan dalam melangsungkan riset yang berjudul</w:t>
      </w:r>
      <w:r w:rsidRPr="00767C0F">
        <w:rPr>
          <w:lang w:val="id-ID"/>
        </w:rPr>
        <w:t xml:space="preserve"> “PERAN PENGEMBANGAN INDUSTRI PARIWISATA DI INDONESIA TERHADAP MENINGKATNYA JUMLAH KUNJUNGAN WISATAWAN MANCANEGARA DI PULAU BALI TAHUN 2015 - 2019” </w:t>
      </w:r>
      <w:r>
        <w:t xml:space="preserve">yang diperuntukkan bagi </w:t>
      </w:r>
      <w:r w:rsidRPr="00767C0F">
        <w:rPr>
          <w:lang w:val="id-ID"/>
        </w:rPr>
        <w:t xml:space="preserve">tugas akhir </w:t>
      </w:r>
      <w:r>
        <w:t xml:space="preserve">selaku salah satu syarat dalam penyelesaian studi </w:t>
      </w:r>
      <w:r w:rsidRPr="00767C0F">
        <w:rPr>
          <w:lang w:val="id-ID"/>
        </w:rPr>
        <w:t>di Fakultas Fisip jurusan Hubungan Internasional di Universitas Pasundan Kota Bandung.</w:t>
      </w:r>
    </w:p>
    <w:p w:rsidR="004D2F18" w:rsidRPr="00DF7FDA" w:rsidRDefault="004D2F18" w:rsidP="004D2F18"/>
    <w:p w:rsidR="004D2F18" w:rsidRDefault="004D2F18" w:rsidP="004D2F18">
      <w:pPr>
        <w:pStyle w:val="Heading2"/>
        <w:numPr>
          <w:ilvl w:val="1"/>
          <w:numId w:val="1"/>
        </w:numPr>
        <w:spacing w:before="280" w:after="280" w:line="360" w:lineRule="auto"/>
        <w:rPr>
          <w:sz w:val="24"/>
          <w:szCs w:val="24"/>
        </w:rPr>
      </w:pPr>
      <w:bookmarkStart w:id="3" w:name="_Toc97491960"/>
      <w:r>
        <w:rPr>
          <w:sz w:val="24"/>
          <w:szCs w:val="24"/>
        </w:rPr>
        <w:t>Identifikasi Masalah</w:t>
      </w:r>
      <w:bookmarkEnd w:id="3"/>
    </w:p>
    <w:p w:rsidR="004D2F18" w:rsidRPr="00C478D9" w:rsidRDefault="004D2F18" w:rsidP="004D2F18">
      <w:pPr>
        <w:numPr>
          <w:ilvl w:val="0"/>
          <w:numId w:val="3"/>
        </w:numPr>
        <w:pBdr>
          <w:top w:val="nil"/>
          <w:left w:val="nil"/>
          <w:bottom w:val="nil"/>
          <w:right w:val="nil"/>
          <w:between w:val="nil"/>
        </w:pBdr>
        <w:spacing w:line="480" w:lineRule="auto"/>
        <w:jc w:val="both"/>
        <w:rPr>
          <w:color w:val="000000"/>
        </w:rPr>
      </w:pPr>
      <w:r>
        <w:rPr>
          <w:color w:val="000000"/>
        </w:rPr>
        <w:t>Bagaimana kebijakan pariwisata  Indonesia dapat berpengaruh terhadap kunjungan wisatawan mancanegara?</w:t>
      </w:r>
    </w:p>
    <w:p w:rsidR="004D2F18" w:rsidRDefault="004D2F18" w:rsidP="004D2F18">
      <w:pPr>
        <w:numPr>
          <w:ilvl w:val="0"/>
          <w:numId w:val="3"/>
        </w:numPr>
        <w:pBdr>
          <w:top w:val="nil"/>
          <w:left w:val="nil"/>
          <w:bottom w:val="nil"/>
          <w:right w:val="nil"/>
          <w:between w:val="nil"/>
        </w:pBdr>
        <w:spacing w:after="200" w:line="480" w:lineRule="auto"/>
        <w:jc w:val="both"/>
        <w:rPr>
          <w:color w:val="000000"/>
        </w:rPr>
      </w:pPr>
      <w:r>
        <w:rPr>
          <w:color w:val="000000"/>
        </w:rPr>
        <w:t>Sejauhmana ancaman terorisme di indonesia mempengaruhi kunjungan wisatawan asing ke indonesia?</w:t>
      </w:r>
    </w:p>
    <w:p w:rsidR="004D2F18" w:rsidRPr="0064715F" w:rsidRDefault="004D2F18" w:rsidP="004D2F18">
      <w:pPr>
        <w:numPr>
          <w:ilvl w:val="0"/>
          <w:numId w:val="3"/>
        </w:numPr>
        <w:pBdr>
          <w:top w:val="nil"/>
          <w:left w:val="nil"/>
          <w:bottom w:val="nil"/>
          <w:right w:val="nil"/>
          <w:between w:val="nil"/>
        </w:pBdr>
        <w:spacing w:after="200" w:line="480" w:lineRule="auto"/>
        <w:jc w:val="both"/>
        <w:rPr>
          <w:color w:val="000000"/>
        </w:rPr>
      </w:pPr>
      <w:r w:rsidRPr="0064715F">
        <w:rPr>
          <w:color w:val="000000"/>
        </w:rPr>
        <w:t xml:space="preserve">Bagaimana program – program industri pariwisata yang dilakukan oleh pemerintah daerah bali </w:t>
      </w:r>
      <w:r>
        <w:rPr>
          <w:color w:val="000000"/>
        </w:rPr>
        <w:t xml:space="preserve">berpengaruh </w:t>
      </w:r>
      <w:r w:rsidRPr="0064715F">
        <w:rPr>
          <w:color w:val="000000"/>
        </w:rPr>
        <w:t xml:space="preserve">dalam </w:t>
      </w:r>
      <w:r>
        <w:rPr>
          <w:color w:val="000000"/>
        </w:rPr>
        <w:t>peningkatan jumlah kunjungan mancanegara di Bali ?</w:t>
      </w:r>
    </w:p>
    <w:p w:rsidR="004D2F18" w:rsidRDefault="004D2F18" w:rsidP="004D2F18">
      <w:pPr>
        <w:pStyle w:val="Heading3"/>
        <w:numPr>
          <w:ilvl w:val="2"/>
          <w:numId w:val="2"/>
        </w:numPr>
        <w:spacing w:line="480" w:lineRule="auto"/>
        <w:rPr>
          <w:rFonts w:ascii="Times New Roman" w:eastAsia="Times New Roman" w:hAnsi="Times New Roman" w:cs="Times New Roman"/>
          <w:color w:val="000000"/>
        </w:rPr>
      </w:pPr>
      <w:bookmarkStart w:id="4" w:name="_Toc97491961"/>
      <w:r>
        <w:rPr>
          <w:rFonts w:ascii="Times New Roman" w:eastAsia="Times New Roman" w:hAnsi="Times New Roman" w:cs="Times New Roman"/>
          <w:color w:val="000000"/>
        </w:rPr>
        <w:t>Pembatasan Masalah</w:t>
      </w:r>
      <w:bookmarkEnd w:id="4"/>
    </w:p>
    <w:p w:rsidR="004D2F18" w:rsidRPr="00767C0F" w:rsidRDefault="004D2F18" w:rsidP="004D2F18">
      <w:pPr>
        <w:pStyle w:val="ListParagraph"/>
        <w:spacing w:line="480" w:lineRule="auto"/>
        <w:ind w:left="360"/>
        <w:jc w:val="both"/>
        <w:rPr>
          <w:color w:val="000000"/>
          <w:lang w:val="id-ID"/>
        </w:rPr>
      </w:pPr>
      <w:bookmarkStart w:id="5" w:name="_Toc97491962"/>
      <w:r w:rsidRPr="00767C0F">
        <w:rPr>
          <w:color w:val="000000"/>
          <w:lang w:val="id-ID"/>
        </w:rPr>
        <w:t xml:space="preserve">Berlandaskan </w:t>
      </w:r>
      <w:r w:rsidRPr="00767C0F">
        <w:rPr>
          <w:color w:val="000000"/>
        </w:rPr>
        <w:t xml:space="preserve">durasi serta kapabilitas peneliti, maka batasan atas persoalan dalam riset ini ialah </w:t>
      </w:r>
      <w:r w:rsidRPr="00767C0F">
        <w:rPr>
          <w:color w:val="000000"/>
          <w:lang w:val="id-ID"/>
        </w:rPr>
        <w:t>implementasi program – program pemerintah daerah Bali terkait industri pariwisata dalam meningkatkan kunjungan wisatawan mancanegara (2015 -2019)</w:t>
      </w:r>
    </w:p>
    <w:p w:rsidR="004D2F18" w:rsidRDefault="004D2F18" w:rsidP="004D2F18">
      <w:pPr>
        <w:pStyle w:val="Heading3"/>
        <w:numPr>
          <w:ilvl w:val="2"/>
          <w:numId w:val="2"/>
        </w:num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Rumusan Masalah</w:t>
      </w:r>
      <w:bookmarkEnd w:id="5"/>
    </w:p>
    <w:p w:rsidR="004D2F18" w:rsidRPr="00767C0F" w:rsidRDefault="004D2F18" w:rsidP="004D2F18">
      <w:pPr>
        <w:pStyle w:val="ListParagraph"/>
        <w:spacing w:line="480" w:lineRule="auto"/>
        <w:ind w:left="360"/>
        <w:jc w:val="both"/>
        <w:rPr>
          <w:color w:val="000000"/>
          <w:lang w:val="id-ID"/>
        </w:rPr>
      </w:pPr>
      <w:r w:rsidRPr="00767C0F">
        <w:rPr>
          <w:color w:val="000000"/>
        </w:rPr>
        <w:t xml:space="preserve">Rumusan </w:t>
      </w:r>
      <w:r w:rsidRPr="00767C0F">
        <w:rPr>
          <w:color w:val="000000"/>
          <w:lang w:val="id-ID"/>
        </w:rPr>
        <w:t>masalah d</w:t>
      </w:r>
      <w:r w:rsidRPr="00767C0F">
        <w:rPr>
          <w:color w:val="000000"/>
        </w:rPr>
        <w:t>imaksudkan guna memberikan kemudahan bag</w:t>
      </w:r>
      <w:r>
        <w:rPr>
          <w:color w:val="000000"/>
        </w:rPr>
        <w:t>i</w:t>
      </w:r>
      <w:r w:rsidRPr="00767C0F">
        <w:rPr>
          <w:color w:val="000000"/>
        </w:rPr>
        <w:t xml:space="preserve"> peneliti dalam menganalisa persoalan yang dilandasi oleh tahapan pengidentifikasian masalah serta pembatasannya. Adapun rumusan masalah dalam riset ini ialah demikian: </w:t>
      </w:r>
      <w:r w:rsidRPr="00767C0F">
        <w:rPr>
          <w:b/>
          <w:i/>
          <w:color w:val="000000"/>
          <w:lang w:val="id-ID"/>
        </w:rPr>
        <w:t>“Bagaimana pemerintah daerah Bali dapat mengimplementasikan program industri pariwisata dalam meningkatkan perekonomian di Bali?”</w:t>
      </w:r>
    </w:p>
    <w:p w:rsidR="004D2F18" w:rsidRDefault="004D2F18" w:rsidP="004D2F18">
      <w:pPr>
        <w:pBdr>
          <w:top w:val="nil"/>
          <w:left w:val="nil"/>
          <w:bottom w:val="nil"/>
          <w:right w:val="nil"/>
          <w:between w:val="nil"/>
        </w:pBdr>
        <w:spacing w:line="480" w:lineRule="auto"/>
        <w:ind w:left="360"/>
        <w:jc w:val="both"/>
        <w:rPr>
          <w:color w:val="000000"/>
        </w:rPr>
      </w:pPr>
    </w:p>
    <w:p w:rsidR="004D2F18" w:rsidRDefault="004D2F18" w:rsidP="004D2F18">
      <w:pPr>
        <w:pStyle w:val="Heading2"/>
        <w:numPr>
          <w:ilvl w:val="1"/>
          <w:numId w:val="4"/>
        </w:numPr>
        <w:spacing w:before="280" w:after="280" w:line="480" w:lineRule="auto"/>
        <w:rPr>
          <w:sz w:val="24"/>
          <w:szCs w:val="24"/>
          <w:lang w:val="id-ID"/>
        </w:rPr>
      </w:pPr>
      <w:bookmarkStart w:id="6" w:name="_Toc87086542"/>
      <w:r>
        <w:rPr>
          <w:sz w:val="24"/>
          <w:szCs w:val="24"/>
          <w:lang w:val="id-ID"/>
        </w:rPr>
        <w:t>Tujuan dan Kegunaan Penelitian</w:t>
      </w:r>
      <w:bookmarkEnd w:id="6"/>
    </w:p>
    <w:p w:rsidR="004D2F18" w:rsidRDefault="004D2F18" w:rsidP="004D2F18">
      <w:pPr>
        <w:pStyle w:val="Heading3"/>
        <w:numPr>
          <w:ilvl w:val="2"/>
          <w:numId w:val="5"/>
        </w:numPr>
        <w:spacing w:line="480" w:lineRule="auto"/>
        <w:rPr>
          <w:rFonts w:ascii="Times New Roman" w:eastAsia="Times New Roman" w:hAnsi="Times New Roman" w:cs="Times New Roman"/>
          <w:color w:val="000000"/>
          <w:lang w:val="id-ID"/>
        </w:rPr>
      </w:pPr>
      <w:bookmarkStart w:id="7" w:name="_Toc87086543"/>
      <w:r>
        <w:rPr>
          <w:rFonts w:ascii="Times New Roman" w:eastAsia="Times New Roman" w:hAnsi="Times New Roman" w:cs="Times New Roman"/>
          <w:color w:val="000000"/>
          <w:lang w:val="id-ID"/>
        </w:rPr>
        <w:t>Tujuan Penelitian</w:t>
      </w:r>
      <w:bookmarkEnd w:id="7"/>
    </w:p>
    <w:p w:rsidR="004D2F18" w:rsidRDefault="004D2F18" w:rsidP="004D2F18">
      <w:pPr>
        <w:numPr>
          <w:ilvl w:val="0"/>
          <w:numId w:val="6"/>
        </w:numPr>
        <w:spacing w:line="480" w:lineRule="auto"/>
        <w:jc w:val="both"/>
        <w:rPr>
          <w:color w:val="000000"/>
          <w:lang w:val="id-ID"/>
        </w:rPr>
      </w:pPr>
      <w:r>
        <w:rPr>
          <w:color w:val="000000"/>
        </w:rPr>
        <w:t>Guna mengidentifikasi</w:t>
      </w:r>
      <w:r>
        <w:rPr>
          <w:color w:val="000000"/>
          <w:lang w:val="id-ID"/>
        </w:rPr>
        <w:t xml:space="preserve"> spesifikasi dalam melakukan stabilitas Indonesia dalam mempengaruhi peningkatan wisatawan mancanegara.</w:t>
      </w:r>
    </w:p>
    <w:p w:rsidR="004D2F18" w:rsidRDefault="004D2F18" w:rsidP="004D2F18">
      <w:pPr>
        <w:numPr>
          <w:ilvl w:val="0"/>
          <w:numId w:val="6"/>
        </w:numPr>
        <w:spacing w:after="200" w:line="480" w:lineRule="auto"/>
        <w:jc w:val="both"/>
        <w:rPr>
          <w:color w:val="000000"/>
          <w:lang w:val="id-ID"/>
        </w:rPr>
      </w:pPr>
      <w:r>
        <w:rPr>
          <w:color w:val="000000"/>
          <w:lang w:val="id-ID"/>
        </w:rPr>
        <w:t>Untuk mengetahui dan menganalisa dalam melihat perkembangan industri pariwisata di Indonesia serta mengetahui yang menjadi penghambat dalam perkembangan industri pariwisata tersebut.</w:t>
      </w:r>
    </w:p>
    <w:p w:rsidR="004D2F18" w:rsidRDefault="004D2F18" w:rsidP="004D2F18">
      <w:pPr>
        <w:pStyle w:val="Heading3"/>
        <w:numPr>
          <w:ilvl w:val="2"/>
          <w:numId w:val="5"/>
        </w:numPr>
        <w:spacing w:line="480" w:lineRule="auto"/>
        <w:rPr>
          <w:rFonts w:ascii="Times New Roman" w:eastAsia="Times New Roman" w:hAnsi="Times New Roman" w:cs="Times New Roman"/>
          <w:color w:val="000000"/>
          <w:lang w:val="id-ID"/>
        </w:rPr>
      </w:pPr>
      <w:bookmarkStart w:id="8" w:name="_Toc87086544"/>
      <w:r>
        <w:rPr>
          <w:rFonts w:ascii="Times New Roman" w:eastAsia="Times New Roman" w:hAnsi="Times New Roman" w:cs="Times New Roman"/>
          <w:color w:val="000000"/>
          <w:lang w:val="id-ID"/>
        </w:rPr>
        <w:t>Kegunaan Penelitian</w:t>
      </w:r>
      <w:bookmarkEnd w:id="8"/>
    </w:p>
    <w:p w:rsidR="004D2F18" w:rsidRDefault="004D2F18" w:rsidP="004D2F18">
      <w:pPr>
        <w:spacing w:line="480" w:lineRule="auto"/>
        <w:ind w:firstLine="720"/>
        <w:jc w:val="both"/>
        <w:rPr>
          <w:lang w:val="id-ID"/>
        </w:rPr>
      </w:pPr>
      <w:r>
        <w:t>Temuan riset ini diekspektasikan mampu memberikan kebermanfaatan bagi stakeholder terkait pada sektor</w:t>
      </w:r>
      <w:r>
        <w:rPr>
          <w:lang w:val="id-ID"/>
        </w:rPr>
        <w:t xml:space="preserve"> pembangunan industri pariwisata mancanegara di negara Indonesia, keimigrasian maupun dalam kalangan masyarakat umum.</w:t>
      </w:r>
    </w:p>
    <w:p w:rsidR="004D2F18" w:rsidRDefault="004D2F18" w:rsidP="004D2F18">
      <w:pPr>
        <w:spacing w:line="480" w:lineRule="auto"/>
        <w:jc w:val="both"/>
        <w:rPr>
          <w:lang w:val="id-ID"/>
        </w:rPr>
      </w:pPr>
      <w:r>
        <w:rPr>
          <w:lang w:val="id-ID"/>
        </w:rPr>
        <w:t xml:space="preserve">Kegunaan Bagi mahasiswa: </w:t>
      </w:r>
    </w:p>
    <w:p w:rsidR="004D2F18" w:rsidRDefault="004D2F18" w:rsidP="004D2F18">
      <w:pPr>
        <w:numPr>
          <w:ilvl w:val="0"/>
          <w:numId w:val="7"/>
        </w:numPr>
        <w:spacing w:line="480" w:lineRule="auto"/>
        <w:jc w:val="both"/>
        <w:rPr>
          <w:color w:val="000000"/>
          <w:lang w:val="id-ID"/>
        </w:rPr>
      </w:pPr>
      <w:r>
        <w:rPr>
          <w:color w:val="000000"/>
          <w:lang w:val="id-ID"/>
        </w:rPr>
        <w:t>Me</w:t>
      </w:r>
      <w:r>
        <w:rPr>
          <w:color w:val="000000"/>
        </w:rPr>
        <w:t>njadi sarana pe</w:t>
      </w:r>
      <w:r>
        <w:rPr>
          <w:color w:val="000000"/>
          <w:lang w:val="id-ID"/>
        </w:rPr>
        <w:t>latih</w:t>
      </w:r>
      <w:r>
        <w:rPr>
          <w:color w:val="000000"/>
        </w:rPr>
        <w:t>an bagi</w:t>
      </w:r>
      <w:r>
        <w:rPr>
          <w:color w:val="000000"/>
          <w:lang w:val="id-ID"/>
        </w:rPr>
        <w:t xml:space="preserve"> mahasiswa </w:t>
      </w:r>
      <w:r>
        <w:rPr>
          <w:color w:val="000000"/>
        </w:rPr>
        <w:t>supaya mampu melakukan penguraian atas suatu persoalan secara akademis, berlandaskan teori, serta tersistematis</w:t>
      </w:r>
      <w:r>
        <w:rPr>
          <w:color w:val="000000"/>
          <w:lang w:val="id-ID"/>
        </w:rPr>
        <w:t xml:space="preserve">. </w:t>
      </w:r>
    </w:p>
    <w:p w:rsidR="004D2F18" w:rsidRDefault="004D2F18" w:rsidP="004D2F18">
      <w:pPr>
        <w:numPr>
          <w:ilvl w:val="0"/>
          <w:numId w:val="7"/>
        </w:numPr>
        <w:spacing w:after="200" w:line="480" w:lineRule="auto"/>
        <w:jc w:val="both"/>
        <w:rPr>
          <w:lang w:val="id-ID"/>
        </w:rPr>
      </w:pPr>
      <w:r>
        <w:rPr>
          <w:color w:val="000000"/>
        </w:rPr>
        <w:lastRenderedPageBreak/>
        <w:t xml:space="preserve">Temuan pada riset ini mapu dipakai guna meninjau kondisi </w:t>
      </w:r>
      <w:r>
        <w:rPr>
          <w:color w:val="000000"/>
          <w:lang w:val="id-ID"/>
        </w:rPr>
        <w:t xml:space="preserve">perkembangan kunjungan wisatawan mancanegara di sektor industri pariwisata </w:t>
      </w:r>
    </w:p>
    <w:p w:rsidR="004D2F18" w:rsidRDefault="004D2F18" w:rsidP="004D2F18">
      <w:pPr>
        <w:spacing w:line="480" w:lineRule="auto"/>
        <w:jc w:val="both"/>
        <w:rPr>
          <w:lang w:val="id-ID"/>
        </w:rPr>
      </w:pPr>
      <w:r>
        <w:rPr>
          <w:lang w:val="id-ID"/>
        </w:rPr>
        <w:t xml:space="preserve">Kegunaan Bagi peneliti: </w:t>
      </w:r>
    </w:p>
    <w:p w:rsidR="004D2F18" w:rsidRDefault="004D2F18" w:rsidP="004D2F18">
      <w:pPr>
        <w:numPr>
          <w:ilvl w:val="0"/>
          <w:numId w:val="8"/>
        </w:numPr>
        <w:spacing w:line="480" w:lineRule="auto"/>
        <w:jc w:val="both"/>
        <w:rPr>
          <w:color w:val="000000"/>
          <w:lang w:val="id-ID"/>
        </w:rPr>
      </w:pPr>
      <w:r>
        <w:rPr>
          <w:color w:val="000000"/>
        </w:rPr>
        <w:t>Menjadi acuan untuk peneliti berikutnya yang berkeinginan melangsungkan penelitian dengan topik serupa</w:t>
      </w:r>
      <w:r>
        <w:rPr>
          <w:color w:val="000000"/>
          <w:lang w:val="id-ID"/>
        </w:rPr>
        <w:t>.</w:t>
      </w:r>
    </w:p>
    <w:p w:rsidR="004D2F18" w:rsidRDefault="004D2F18" w:rsidP="004D2F18">
      <w:pPr>
        <w:numPr>
          <w:ilvl w:val="0"/>
          <w:numId w:val="8"/>
        </w:numPr>
        <w:spacing w:after="200" w:line="480" w:lineRule="auto"/>
        <w:jc w:val="both"/>
        <w:rPr>
          <w:color w:val="000000"/>
          <w:lang w:val="id-ID"/>
        </w:rPr>
      </w:pPr>
      <w:r>
        <w:rPr>
          <w:color w:val="000000"/>
        </w:rPr>
        <w:t>Menjadi landasan konsiderasi bagi pemerintah dalam melangsungkan evaluasi atas kebijakan yang disusun</w:t>
      </w:r>
      <w:r>
        <w:rPr>
          <w:color w:val="000000"/>
          <w:lang w:val="id-ID"/>
        </w:rPr>
        <w:t>.</w:t>
      </w:r>
    </w:p>
    <w:p w:rsidR="007F54F9" w:rsidRDefault="007F54F9">
      <w:bookmarkStart w:id="9" w:name="_GoBack"/>
      <w:bookmarkEnd w:id="9"/>
    </w:p>
    <w:sectPr w:rsidR="007F54F9">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7141434"/>
    <w:multiLevelType w:val="multilevel"/>
    <w:tmpl w:val="6DFCEF22"/>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
    <w:nsid w:val="3FCB03B4"/>
    <w:multiLevelType w:val="multilevel"/>
    <w:tmpl w:val="690C6CC0"/>
    <w:lvl w:ilvl="0">
      <w:start w:val="1"/>
      <w:numFmt w:val="decimal"/>
      <w:lvlText w:val="%1."/>
      <w:lvlJc w:val="left"/>
      <w:pPr>
        <w:ind w:left="360" w:hanging="360"/>
      </w:pPr>
      <w:rPr>
        <w:rFonts w:ascii="Times New Roman" w:eastAsia="Times New Roman" w:hAnsi="Times New Roman" w:cs="Times New Roman"/>
      </w:r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
    <w:nsid w:val="4D7120F2"/>
    <w:multiLevelType w:val="multilevel"/>
    <w:tmpl w:val="273C970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53290081"/>
    <w:multiLevelType w:val="multilevel"/>
    <w:tmpl w:val="7924FEA4"/>
    <w:lvl w:ilvl="0">
      <w:start w:val="1"/>
      <w:numFmt w:val="decimal"/>
      <w:lvlText w:val="%1."/>
      <w:lvlJc w:val="left"/>
      <w:pPr>
        <w:ind w:left="360" w:hanging="360"/>
      </w:pPr>
      <w:rPr>
        <w:rFonts w:ascii="Times New Roman" w:eastAsia="Times New Roman" w:hAnsi="Times New Roman" w:cs="Times New Roman"/>
      </w:r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4">
    <w:nsid w:val="67D80860"/>
    <w:multiLevelType w:val="multilevel"/>
    <w:tmpl w:val="0762961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7BA66BCA"/>
    <w:multiLevelType w:val="multilevel"/>
    <w:tmpl w:val="C9A45780"/>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abstractNumId w:val="3"/>
  </w:num>
  <w:num w:numId="2">
    <w:abstractNumId w:val="1"/>
  </w:num>
  <w:num w:numId="3">
    <w:abstractNumId w:val="5"/>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2F18"/>
    <w:rsid w:val="004D2F18"/>
    <w:rsid w:val="007F54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8351C92-31F3-49ED-A61D-FF31E45B18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4D2F18"/>
    <w:pPr>
      <w:spacing w:after="0" w:line="240" w:lineRule="auto"/>
    </w:pPr>
    <w:rPr>
      <w:rFonts w:ascii="Times New Roman" w:eastAsia="Times New Roman" w:hAnsi="Times New Roman" w:cs="Times New Roman"/>
      <w:sz w:val="24"/>
      <w:szCs w:val="24"/>
      <w:lang w:val="id"/>
    </w:rPr>
  </w:style>
  <w:style w:type="paragraph" w:styleId="Heading1">
    <w:name w:val="heading 1"/>
    <w:basedOn w:val="Normal"/>
    <w:next w:val="Normal"/>
    <w:link w:val="Heading1Char"/>
    <w:qFormat/>
    <w:rsid w:val="004D2F18"/>
    <w:pPr>
      <w:keepNext/>
      <w:keepLines/>
      <w:spacing w:before="240"/>
      <w:outlineLvl w:val="0"/>
    </w:pPr>
    <w:rPr>
      <w:rFonts w:ascii="Calibri" w:eastAsia="Calibri" w:hAnsi="Calibri" w:cs="Calibri"/>
      <w:color w:val="2F5496"/>
      <w:sz w:val="32"/>
      <w:szCs w:val="32"/>
    </w:rPr>
  </w:style>
  <w:style w:type="paragraph" w:styleId="Heading2">
    <w:name w:val="heading 2"/>
    <w:basedOn w:val="Normal"/>
    <w:next w:val="Normal"/>
    <w:link w:val="Heading2Char"/>
    <w:qFormat/>
    <w:rsid w:val="004D2F18"/>
    <w:pPr>
      <w:outlineLvl w:val="1"/>
    </w:pPr>
    <w:rPr>
      <w:b/>
      <w:sz w:val="36"/>
      <w:szCs w:val="36"/>
    </w:rPr>
  </w:style>
  <w:style w:type="paragraph" w:styleId="Heading3">
    <w:name w:val="heading 3"/>
    <w:basedOn w:val="Normal"/>
    <w:next w:val="Normal"/>
    <w:link w:val="Heading3Char"/>
    <w:qFormat/>
    <w:rsid w:val="004D2F18"/>
    <w:pPr>
      <w:keepNext/>
      <w:keepLines/>
      <w:spacing w:before="40"/>
      <w:outlineLvl w:val="2"/>
    </w:pPr>
    <w:rPr>
      <w:rFonts w:ascii="Calibri" w:eastAsia="Calibri" w:hAnsi="Calibri" w:cs="Calibri"/>
      <w:color w:val="1F386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D2F18"/>
    <w:rPr>
      <w:rFonts w:ascii="Calibri" w:eastAsia="Calibri" w:hAnsi="Calibri" w:cs="Calibri"/>
      <w:color w:val="2F5496"/>
      <w:sz w:val="32"/>
      <w:szCs w:val="32"/>
      <w:lang w:val="id"/>
    </w:rPr>
  </w:style>
  <w:style w:type="character" w:customStyle="1" w:styleId="Heading2Char">
    <w:name w:val="Heading 2 Char"/>
    <w:basedOn w:val="DefaultParagraphFont"/>
    <w:link w:val="Heading2"/>
    <w:rsid w:val="004D2F18"/>
    <w:rPr>
      <w:rFonts w:ascii="Times New Roman" w:eastAsia="Times New Roman" w:hAnsi="Times New Roman" w:cs="Times New Roman"/>
      <w:b/>
      <w:sz w:val="36"/>
      <w:szCs w:val="36"/>
      <w:lang w:val="id"/>
    </w:rPr>
  </w:style>
  <w:style w:type="character" w:customStyle="1" w:styleId="Heading3Char">
    <w:name w:val="Heading 3 Char"/>
    <w:basedOn w:val="DefaultParagraphFont"/>
    <w:link w:val="Heading3"/>
    <w:rsid w:val="004D2F18"/>
    <w:rPr>
      <w:rFonts w:ascii="Calibri" w:eastAsia="Calibri" w:hAnsi="Calibri" w:cs="Calibri"/>
      <w:color w:val="1F3863"/>
      <w:sz w:val="24"/>
      <w:szCs w:val="24"/>
      <w:lang w:val="id"/>
    </w:rPr>
  </w:style>
  <w:style w:type="paragraph" w:styleId="ListParagraph">
    <w:name w:val="List Paragraph"/>
    <w:basedOn w:val="Normal"/>
    <w:uiPriority w:val="34"/>
    <w:qFormat/>
    <w:rsid w:val="004D2F1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2667</Words>
  <Characters>15207</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78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N</dc:creator>
  <cp:keywords/>
  <dc:description/>
  <cp:lastModifiedBy>ALIN</cp:lastModifiedBy>
  <cp:revision>1</cp:revision>
  <dcterms:created xsi:type="dcterms:W3CDTF">2022-05-11T13:33:00Z</dcterms:created>
  <dcterms:modified xsi:type="dcterms:W3CDTF">2022-05-11T13:34:00Z</dcterms:modified>
</cp:coreProperties>
</file>